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1432" w:rsidRDefault="00E01432" w:rsidP="00E01432">
      <w:pPr>
        <w:pStyle w:val="Title"/>
      </w:pPr>
    </w:p>
    <w:p w:rsidR="00E01432" w:rsidRDefault="00E01432" w:rsidP="00E01432">
      <w:pPr>
        <w:pStyle w:val="Title"/>
      </w:pPr>
    </w:p>
    <w:p w:rsidR="00E01432" w:rsidRDefault="00E01432" w:rsidP="00E01432">
      <w:pPr>
        <w:pStyle w:val="Title"/>
      </w:pPr>
    </w:p>
    <w:p w:rsidR="00E01432" w:rsidRPr="00E01432" w:rsidRDefault="00E01432" w:rsidP="00E01432">
      <w:pPr>
        <w:pStyle w:val="Title"/>
      </w:pPr>
    </w:p>
    <w:p w:rsidR="00AD1F7D" w:rsidRPr="00E01432" w:rsidRDefault="00AD1F7D" w:rsidP="00E01432">
      <w:pPr>
        <w:pStyle w:val="Title"/>
      </w:pPr>
      <w:r w:rsidRPr="00E01432">
        <w:t>The Implicit Relational Assessment Procedure demonstrates poor internal consistency and test-retest reliability: A meta-analysis</w:t>
      </w:r>
    </w:p>
    <w:p w:rsidR="00E01432" w:rsidRDefault="00E01432" w:rsidP="00E01432">
      <w:pPr>
        <w:pStyle w:val="authors"/>
      </w:pPr>
    </w:p>
    <w:p w:rsidR="00AD1F7D" w:rsidRDefault="00AD1F7D" w:rsidP="00E01432">
      <w:pPr>
        <w:pStyle w:val="authors"/>
      </w:pPr>
      <w:r w:rsidRPr="00E01432">
        <w:t>Ian Hussey &amp; Chad E. Drake</w:t>
      </w:r>
    </w:p>
    <w:p w:rsidR="00E01432" w:rsidRPr="00E01432" w:rsidRDefault="00E01432" w:rsidP="00E01432">
      <w:pPr>
        <w:pStyle w:val="authors"/>
      </w:pPr>
    </w:p>
    <w:p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w:t>
      </w:r>
    </w:p>
    <w:p w:rsidR="00E01432" w:rsidRDefault="00E01432" w:rsidP="002C2E48"/>
    <w:p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Pr="00794EF6">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Pr="00794EF6">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Pr="00794EF6">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Pr="00794EF6">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Pr="00794EF6">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Pr="00794EF6">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rsidR="00AD1F7D" w:rsidRPr="00D63ACE" w:rsidRDefault="00AD1F7D" w:rsidP="002C2E48">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 xml:space="preserve">has received renewed attention within psychology in </w:t>
      </w:r>
      <w:r w:rsidRPr="00D63ACE">
        <w:t>recent years</w:t>
      </w:r>
      <w:r>
        <w:t xml:space="preserve"> due to concerns about the replicability and validity of our findings </w:t>
      </w:r>
      <w:r>
        <w:fldChar w:fldCharType="begin"/>
      </w:r>
      <w:r>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rsidR="00AD1F7D" w:rsidRPr="00D63ACE" w:rsidRDefault="00AD1F7D" w:rsidP="002C2E48">
      <w:pPr>
        <w:pStyle w:val="Heading2"/>
      </w:pPr>
      <w:r w:rsidRPr="00D63ACE">
        <w:t>Previous meta-analyses of the IRAP’s reliability</w:t>
      </w:r>
    </w:p>
    <w:p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rsidR="00AD1F7D" w:rsidRPr="00D63ACE" w:rsidRDefault="00AD1F7D" w:rsidP="002C2E48">
      <w:pPr>
        <w:rPr>
          <w:color w:val="FF0000"/>
        </w:rPr>
      </w:pPr>
      <w:r w:rsidRPr="00D63ACE">
        <w:t xml:space="preserve">More recently, 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w:t>
      </w:r>
      <w:r w:rsidRPr="00D63ACE">
        <w:lastRenderedPageBreak/>
        <w:t xml:space="preserve">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rsidR="00AD1F7D" w:rsidRPr="00D63ACE" w:rsidRDefault="00AD1F7D" w:rsidP="002C2E48">
      <w:pPr>
        <w:pStyle w:val="Heading2"/>
      </w:pPr>
      <w:r w:rsidRPr="00D63ACE">
        <w:t>The current research</w:t>
      </w:r>
    </w:p>
    <w:p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fldChar w:fldCharType="separate"/>
      </w:r>
      <w:r>
        <w:rPr>
          <w:noProof/>
        </w:rPr>
        <w:t>(i.e., ICC[2,1]: Parsons et al., 2019)</w:t>
      </w:r>
      <w:r>
        <w:fldChar w:fldCharType="end"/>
      </w:r>
    </w:p>
    <w:p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rsidR="00AD1F7D" w:rsidRPr="00D63ACE" w:rsidRDefault="00AD1F7D" w:rsidP="002C2E48">
      <w:pPr>
        <w:pStyle w:val="Heading1"/>
      </w:pPr>
      <w:r w:rsidRPr="00D63ACE">
        <w:t>Method</w:t>
      </w:r>
    </w:p>
    <w:p w:rsidR="00AD1F7D" w:rsidRPr="00D63ACE" w:rsidRDefault="00AD1F7D" w:rsidP="002C2E48">
      <w:pPr>
        <w:pStyle w:val="Heading2"/>
      </w:pPr>
      <w:r w:rsidRPr="00D63ACE">
        <w:t>Data</w:t>
      </w:r>
    </w:p>
    <w:p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w:t>
      </w:r>
      <w:r w:rsidRPr="00D63ACE">
        <w:lastRenderedPageBreak/>
        <w:t xml:space="preserve">a subset of the friend-enemy IRAPs </w:t>
      </w:r>
      <w:r w:rsidRPr="00D63ACE">
        <w:fldChar w:fldCharType="begin"/>
      </w:r>
      <w:r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rsidR="00AD1F7D" w:rsidRPr="00D63ACE" w:rsidRDefault="00AD1F7D" w:rsidP="002C2E48">
      <w:pPr>
        <w:pStyle w:val="Heading2"/>
      </w:pPr>
      <w:r w:rsidRPr="00D63ACE">
        <w:t>Participants</w:t>
      </w:r>
    </w:p>
    <w:p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rsidR="00AD1F7D" w:rsidRPr="00D63ACE" w:rsidRDefault="00AD1F7D" w:rsidP="00CE2DC2">
      <w:pPr>
        <w:pStyle w:val="Heading1"/>
      </w:pPr>
      <w:r w:rsidRPr="00D63ACE">
        <w:t>Measures</w:t>
      </w:r>
    </w:p>
    <w:p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rsidR="00AD1F7D" w:rsidRPr="00D63ACE" w:rsidRDefault="00AD1F7D" w:rsidP="002C2E48">
      <w:pPr>
        <w:pStyle w:val="Heading2"/>
      </w:pPr>
      <w:r w:rsidRPr="00D63ACE">
        <w:t>Data processing</w:t>
      </w:r>
    </w:p>
    <w:p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w:t>
      </w:r>
      <w:r w:rsidRPr="00D63ACE">
        <w:t xml:space="preserve">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rsidR="00AD1F7D" w:rsidRPr="00D63ACE" w:rsidRDefault="00AD1F7D" w:rsidP="002C2E48">
      <w:pPr>
        <w:pStyle w:val="Heading1"/>
      </w:pPr>
      <w:r w:rsidRPr="00D63ACE">
        <w:t>Results</w:t>
      </w:r>
    </w:p>
    <w:p w:rsidR="00AD1F7D" w:rsidRPr="00D63ACE" w:rsidRDefault="00AD1F7D" w:rsidP="002C2E48">
      <w:pPr>
        <w:pStyle w:val="Heading2"/>
      </w:pPr>
      <w:r w:rsidRPr="00D63ACE">
        <w:t>Meta-analytic strategy</w:t>
      </w:r>
    </w:p>
    <w:p w:rsidR="00AD1F7D" w:rsidRPr="00D63ACE" w:rsidRDefault="00AD1F7D" w:rsidP="002C2E48">
      <w:r w:rsidRPr="00D63ACE">
        <w:t xml:space="preserve">All data processing and analyses were done in R </w:t>
      </w:r>
      <w:r w:rsidRPr="00D63ACE">
        <w:fldChar w:fldCharType="begin"/>
      </w:r>
      <w:r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D63ACE">
        <w:fldChar w:fldCharType="separate"/>
      </w:r>
      <w:r w:rsidRPr="00D63ACE">
        <w:t>(R Core Team, 2020)</w:t>
      </w:r>
      <w:r w:rsidRPr="00D63ACE">
        <w:fldChar w:fldCharType="end"/>
      </w:r>
      <w:r w:rsidRPr="00D63ACE">
        <w:t xml:space="preserve">. Interclass Correlation Coefficients were calculated using the psych package </w:t>
      </w:r>
      <w:r w:rsidRPr="00D63ACE">
        <w:fldChar w:fldCharType="begin"/>
      </w:r>
      <w:r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package </w:t>
      </w:r>
      <w:r w:rsidRPr="00D63ACE">
        <w:fldChar w:fldCharType="begin"/>
      </w:r>
      <w:r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D63ACE">
        <w:fldChar w:fldCharType="separate"/>
      </w:r>
      <w:r w:rsidRPr="00D63ACE">
        <w:t>(Viechtbauer, 2010, version 2.4-0)</w:t>
      </w:r>
      <w:r w:rsidRPr="00D63ACE">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rsidR="00AD1F7D" w:rsidRPr="00D63ACE" w:rsidRDefault="00AD1F7D" w:rsidP="002C2E48">
      <w:pPr>
        <w:pStyle w:val="Heading2"/>
      </w:pPr>
      <w:r w:rsidRPr="00D63ACE">
        <w:t>Internal consistency</w:t>
      </w:r>
    </w:p>
    <w:p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rsidR="00AD1F7D" w:rsidRPr="00D63ACE" w:rsidRDefault="00AD1F7D" w:rsidP="002C2E48">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w:t>
      </w:r>
      <w:r w:rsidRPr="00D63ACE">
        <w:lastRenderedPageBreak/>
        <w:t xml:space="preserve">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59], 95% CR [.49, .59]</w:t>
      </w:r>
      <w:r>
        <w:t xml:space="preserve">, </w:t>
      </w:r>
      <w:r w:rsidRPr="005864D8">
        <w:rPr>
          <w:i/>
        </w:rPr>
        <w:t>I</w:t>
      </w:r>
      <w:r w:rsidRPr="005864D8">
        <w:rPr>
          <w:rFonts w:cs="Times New Roman (Body CS)"/>
          <w:vertAlign w:val="superscript"/>
        </w:rPr>
        <w:t>2</w:t>
      </w:r>
      <w:r w:rsidRPr="00F04E2D">
        <w:t xml:space="preserve"> = 0.1%, </w:t>
      </w:r>
      <w:r w:rsidRPr="005864D8">
        <w:rPr>
          <w:i/>
        </w:rPr>
        <w:t>H</w:t>
      </w:r>
      <w:r w:rsidRPr="00D679A1">
        <w:rPr>
          <w:rFonts w:cs="Times New Roman (Body CS)"/>
          <w:vertAlign w:val="superscript"/>
        </w:rPr>
        <w:t>2</w:t>
      </w:r>
      <w:r w:rsidRPr="00F04E2D">
        <w:t xml:space="preserve"> = 1</w:t>
      </w:r>
      <w:r>
        <w:t>.0</w:t>
      </w:r>
      <w:r w:rsidRPr="00D63ACE">
        <w:t>.</w:t>
      </w:r>
    </w:p>
    <w:p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rsidR="00AD1F7D" w:rsidRDefault="00AD1F7D" w:rsidP="002C2E48">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w:t>
      </w:r>
      <w:r w:rsidRPr="00D63ACE">
        <w:t xml:space="preserve">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51, 95% CI [.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rsidR="00C109E5" w:rsidRPr="005864D8" w:rsidRDefault="00C109E5" w:rsidP="002C2E48"/>
    <w:p w:rsidR="00AD1F7D" w:rsidRPr="00D63ACE" w:rsidRDefault="00AD1F7D" w:rsidP="00E961B1">
      <w:pPr>
        <w:ind w:firstLine="0"/>
      </w:pPr>
      <w:r>
        <w:rPr>
          <w:noProof/>
        </w:rPr>
        <w:drawing>
          <wp:inline distT="0" distB="0" distL="0" distR="0" wp14:anchorId="1DB62AA1" wp14:editId="708E350E">
            <wp:extent cx="2733870" cy="27338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sh_plot_internalconsistency.pdf"/>
                    <pic:cNvPicPr/>
                  </pic:nvPicPr>
                  <pic:blipFill>
                    <a:blip r:embed="rId12"/>
                    <a:stretch>
                      <a:fillRect/>
                    </a:stretch>
                  </pic:blipFill>
                  <pic:spPr>
                    <a:xfrm>
                      <a:off x="0" y="0"/>
                      <a:ext cx="2738211" cy="2738211"/>
                    </a:xfrm>
                    <a:prstGeom prst="rect">
                      <a:avLst/>
                    </a:prstGeom>
                  </pic:spPr>
                </pic:pic>
              </a:graphicData>
            </a:graphic>
          </wp:inline>
        </w:drawing>
      </w:r>
    </w:p>
    <w:p w:rsidR="00AD1F7D" w:rsidRPr="00D63ACE" w:rsidRDefault="00AD1F7D" w:rsidP="00E961B1">
      <w:pPr>
        <w:ind w:firstLine="0"/>
      </w:pPr>
      <w:r w:rsidRPr="00E659A7">
        <w:rPr>
          <w:i/>
        </w:rPr>
        <w:t>Figure 1.</w:t>
      </w:r>
      <w:r w:rsidRPr="00D63ACE">
        <w:t xml:space="preserve"> GOSH plot for internal consistency.</w:t>
      </w:r>
    </w:p>
    <w:p w:rsidR="00C109E5" w:rsidRDefault="00C109E5" w:rsidP="00C109E5">
      <w:pPr>
        <w:ind w:firstLine="0"/>
      </w:pPr>
    </w:p>
    <w:p w:rsidR="00AD1F7D" w:rsidRPr="00D63ACE" w:rsidRDefault="00AD1F7D" w:rsidP="00C109E5">
      <w:pPr>
        <w:pStyle w:val="Heading2"/>
      </w:pPr>
      <w:r w:rsidRPr="00D63ACE">
        <w:t>Test-retest reliability</w:t>
      </w:r>
    </w:p>
    <w:p w:rsidR="00AD1F7D" w:rsidRDefault="00AD1F7D" w:rsidP="002C2E48">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internal consistency</w:t>
      </w:r>
      <w:r>
        <w:t>, respectively</w:t>
      </w:r>
      <w:r w:rsidRPr="00D63ACE">
        <w:t>.</w:t>
      </w:r>
    </w:p>
    <w:p w:rsidR="00CF589F" w:rsidRDefault="00AD1F7D" w:rsidP="002C2E48">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correlations were negative for three IRAPs (i.e., gender, body image, and race). </w:t>
      </w:r>
      <w:r w:rsidRPr="00D63ACE">
        <w:t xml:space="preserve">This result may be most useful </w:t>
      </w:r>
    </w:p>
    <w:p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rsidR="00CF589F" w:rsidRDefault="00CF589F" w:rsidP="00CF589F">
      <w:pPr>
        <w:ind w:firstLine="720"/>
      </w:pPr>
      <w:r>
        <w:rPr>
          <w:noProof/>
        </w:rPr>
        <w:lastRenderedPageBreak/>
        <w:drawing>
          <wp:inline distT="0" distB="0" distL="0" distR="0" wp14:anchorId="079F2646" wp14:editId="7F8BF383">
            <wp:extent cx="4821929" cy="5382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plot_ic_sensitivity.pdf"/>
                    <pic:cNvPicPr/>
                  </pic:nvPicPr>
                  <pic:blipFill>
                    <a:blip r:embed="rId13"/>
                    <a:stretch>
                      <a:fillRect/>
                    </a:stretch>
                  </pic:blipFill>
                  <pic:spPr>
                    <a:xfrm>
                      <a:off x="0" y="0"/>
                      <a:ext cx="4832872" cy="5394921"/>
                    </a:xfrm>
                    <a:prstGeom prst="rect">
                      <a:avLst/>
                    </a:prstGeom>
                  </pic:spPr>
                </pic:pic>
              </a:graphicData>
            </a:graphic>
          </wp:inline>
        </w:drawing>
      </w:r>
    </w:p>
    <w:p w:rsidR="00CF589F" w:rsidRDefault="00CF589F" w:rsidP="00CF589F">
      <w:pPr>
        <w:ind w:firstLine="720"/>
      </w:pPr>
      <w:r>
        <w:rPr>
          <w:noProof/>
        </w:rPr>
        <w:drawing>
          <wp:inline distT="0" distB="0" distL="0" distR="0" wp14:anchorId="3709EF9D" wp14:editId="133A19CD">
            <wp:extent cx="4816312" cy="20738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_plot_trt.pdf"/>
                    <pic:cNvPicPr/>
                  </pic:nvPicPr>
                  <pic:blipFill>
                    <a:blip r:embed="rId14"/>
                    <a:stretch>
                      <a:fillRect/>
                    </a:stretch>
                  </pic:blipFill>
                  <pic:spPr>
                    <a:xfrm>
                      <a:off x="0" y="0"/>
                      <a:ext cx="4855042" cy="2090574"/>
                    </a:xfrm>
                    <a:prstGeom prst="rect">
                      <a:avLst/>
                    </a:prstGeom>
                  </pic:spPr>
                </pic:pic>
              </a:graphicData>
            </a:graphic>
          </wp:inline>
        </w:drawing>
      </w:r>
    </w:p>
    <w:p w:rsidR="00CF589F" w:rsidRPr="00D63ACE" w:rsidRDefault="00CF589F" w:rsidP="00CF589F">
      <w:pPr>
        <w:ind w:firstLine="720"/>
      </w:pPr>
      <w:r w:rsidRPr="00E659A7">
        <w:rPr>
          <w:i/>
        </w:rPr>
        <w:t>Figure 2.</w:t>
      </w:r>
      <w:r w:rsidRPr="00D63ACE">
        <w:t xml:space="preserve"> Forest plots.</w:t>
      </w:r>
    </w:p>
    <w:p w:rsidR="00CF589F" w:rsidRDefault="00CF589F" w:rsidP="00CF589F">
      <w:pPr>
        <w:ind w:firstLine="0"/>
      </w:pPr>
    </w:p>
    <w:p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rsidR="00C36EC4" w:rsidRDefault="00AD1F7D" w:rsidP="00646B65">
      <w:pPr>
        <w:ind w:firstLine="0"/>
      </w:pPr>
      <w:r w:rsidRPr="00D63ACE">
        <w:t xml:space="preserve">when attempting to directly compare against </w:t>
      </w:r>
      <w:r>
        <w:t xml:space="preserve">previously published research, which has typically used Pearson’s </w:t>
      </w:r>
      <w:r w:rsidRPr="00C84713">
        <w:rPr>
          <w:i/>
        </w:rPr>
        <w:t>r</w:t>
      </w:r>
      <w:r>
        <w:t xml:space="preserve"> correlations</w:t>
      </w:r>
      <w:r w:rsidRPr="00D63ACE">
        <w:t>, although it does not necessarily represent the best estimate of the IRAP’s true internal consistency.</w:t>
      </w:r>
    </w:p>
    <w:p w:rsidR="00AD1F7D" w:rsidRDefault="00AD1F7D" w:rsidP="002C2E48">
      <w:r w:rsidRPr="00C84713">
        <w:rPr>
          <w:b/>
        </w:rPr>
        <w:t>Test-retest via ICC.</w:t>
      </w:r>
      <w:r>
        <w:t xml:space="preserve"> When using ICCs, r</w:t>
      </w:r>
      <w:r w:rsidRPr="00D63ACE">
        <w:t xml:space="preserve">esults </w:t>
      </w:r>
      <w:r>
        <w:t xml:space="preserve">also </w:t>
      </w:r>
      <w:r w:rsidRPr="00D63ACE">
        <w:t xml:space="preserve">suggested that test-retest reliability was very poor, ICC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w:t>
      </w:r>
      <w:r>
        <w:lastRenderedPageBreak/>
        <w:t xml:space="preserve">of the IRAPs (i.e., gender, body image, race, and Lincoln-Hitler). </w:t>
      </w:r>
    </w:p>
    <w:p w:rsidR="00AD1F7D" w:rsidRDefault="00AD1F7D" w:rsidP="00C36EC4">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rsidR="00CF589F" w:rsidRDefault="00CF589F" w:rsidP="00C36EC4"/>
    <w:p w:rsidR="00CF589F" w:rsidRPr="00D63ACE" w:rsidRDefault="00CF589F" w:rsidP="00CF589F">
      <w:pPr>
        <w:ind w:firstLine="0"/>
      </w:pPr>
      <w:r>
        <w:rPr>
          <w:noProof/>
        </w:rPr>
        <w:drawing>
          <wp:inline distT="0" distB="0" distL="0" distR="0" wp14:anchorId="17AC280B" wp14:editId="4288E1D9">
            <wp:extent cx="2743757" cy="274375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testretestreliability.pdf"/>
                    <pic:cNvPicPr/>
                  </pic:nvPicPr>
                  <pic:blipFill>
                    <a:blip r:embed="rId15"/>
                    <a:stretch>
                      <a:fillRect/>
                    </a:stretch>
                  </pic:blipFill>
                  <pic:spPr>
                    <a:xfrm>
                      <a:off x="0" y="0"/>
                      <a:ext cx="2766745" cy="2766745"/>
                    </a:xfrm>
                    <a:prstGeom prst="rect">
                      <a:avLst/>
                    </a:prstGeom>
                  </pic:spPr>
                </pic:pic>
              </a:graphicData>
            </a:graphic>
          </wp:inline>
        </w:drawing>
      </w:r>
    </w:p>
    <w:p w:rsidR="00CF589F" w:rsidRPr="00D63ACE" w:rsidRDefault="00CF589F" w:rsidP="00CF589F">
      <w:pPr>
        <w:ind w:firstLine="0"/>
      </w:pPr>
      <w:r w:rsidRPr="00E659A7">
        <w:rPr>
          <w:i/>
        </w:rPr>
        <w:t>Figure 3.</w:t>
      </w:r>
      <w:r w:rsidRPr="00D63ACE">
        <w:t xml:space="preserve"> GOSH plot for test-retest reliability.</w:t>
      </w:r>
    </w:p>
    <w:p w:rsidR="00CF589F" w:rsidRDefault="00CF589F" w:rsidP="00CF589F">
      <w:pPr>
        <w:ind w:firstLine="0"/>
      </w:pPr>
    </w:p>
    <w:p w:rsidR="00AD1F7D" w:rsidRPr="00D63ACE" w:rsidRDefault="00AD1F7D" w:rsidP="002C2E48">
      <w:pPr>
        <w:pStyle w:val="Heading2"/>
      </w:pPr>
      <w:r w:rsidRPr="00D63ACE">
        <w:t>Implications of low reliability for statistical power</w:t>
      </w:r>
    </w:p>
    <w:p w:rsidR="00AD1F7D" w:rsidRDefault="00AD1F7D" w:rsidP="002C2E48">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rsidR="00AF1F8E" w:rsidRPr="00D63ACE" w:rsidRDefault="00AF1F8E" w:rsidP="002C2E48"/>
    <w:p w:rsidR="00AD1F7D" w:rsidRPr="00AF1F8E" w:rsidRDefault="00E040A8" w:rsidP="002C2E48">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rsidR="00AF1F8E" w:rsidRPr="00D63ACE" w:rsidRDefault="00AF1F8E" w:rsidP="002C2E48"/>
    <w:p w:rsidR="00AD1F7D" w:rsidRPr="00D63ACE" w:rsidRDefault="00AD1F7D" w:rsidP="002C2E48">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 xml:space="preserve">(Nicholson </w:t>
      </w:r>
      <w:r w:rsidRPr="00D63ACE">
        <w:t>&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rsidR="00AD1F7D" w:rsidRDefault="00AD1F7D" w:rsidP="002C2E48">
      <w:pPr>
        <w:pStyle w:val="Heading2"/>
      </w:pPr>
      <w:r>
        <w:t>Possible w</w:t>
      </w:r>
      <w:r w:rsidRPr="00D63ACE">
        <w:t xml:space="preserve">ays to improve reliability </w:t>
      </w:r>
    </w:p>
    <w:p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rsidR="009B13F9" w:rsidRPr="009B13F9" w:rsidRDefault="009B13F9" w:rsidP="009B13F9">
      <w:pPr>
        <w:rPr>
          <w:iCs/>
        </w:rPr>
      </w:pPr>
    </w:p>
    <w:p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rsidR="009B13F9" w:rsidRDefault="009B13F9" w:rsidP="009B13F9"/>
    <w:p w:rsidR="00AD1F7D" w:rsidRDefault="009B13F9" w:rsidP="009B13F9">
      <w:r w:rsidRPr="00084DDF">
        <w:t>Using</w:t>
      </w:r>
      <w:r>
        <w:t xml:space="preserve"> </w:t>
      </w:r>
      <w:r w:rsidR="00AD1F7D" w:rsidRPr="00084DDF">
        <w:t>the meta-analytic estimate of the IRAP’s interna</w:t>
      </w:r>
      <w:r w:rsidR="00AD1F7D" w:rsidRPr="005937A0">
        <w:t xml:space="preserve">l consistency (α = .51),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0</w:t>
      </w:r>
      <w:r w:rsidR="00AD1F7D" w:rsidRPr="009D39F8">
        <w:t>), in order to increase internal consistency to ICC = .70, the task would need to contain 9.3</w:t>
      </w:r>
      <w:r w:rsidR="00AD1F7D" w:rsidRPr="00084DDF">
        <w:t xml:space="preserve"> times the number of trials it currently does. In order to put these in context, the IRAP currently takes around 10 to 15 minutes to complete. These </w:t>
      </w:r>
      <w:r w:rsidR="00AD1F7D" w:rsidRPr="00084DDF">
        <w:lastRenderedPageBreak/>
        <w:t>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instrText xml:space="preserve"> ADDIN ZOTERO_ITEM CSL_CITATION {"citationID":"CAKPxLzO","properties":{"formattedCitation":"(Ruscio, 2008)","plainCitation":"(Ruscio, 2008)","noteIndex":0},"citationItems":[{"id":3643,"uris":["http://zotero.org/users/1687755/items/DFR4MG6R"],"uri":["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r w:rsidRPr="00DB0EA8">
        <w:t>RProbSup</w:t>
      </w:r>
      <w:r>
        <w:t xml:space="preserve"> R package </w:t>
      </w:r>
      <w:r>
        <w:fldChar w:fldCharType="begin"/>
      </w:r>
      <w:r>
        <w:instrText xml:space="preserve"> ADDIN ZOTERO_ITEM CSL_CITATION {"citationID":"gq06FLaZ","properties":{"formattedCitation":"(Ruscio, 2019)","plainCitation":"(Ruscio, 2019)","noteIndex":0},"citationItems":[{"id":12681,"uris":["http://zotero.org/users/1687755/items/Q865H47C"],"uri":["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rsidR="00AD1F7D" w:rsidRDefault="00AD1F7D" w:rsidP="002C2E48">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w:t>
      </w:r>
      <w:r>
        <w:t xml:space="preserve">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rsidR="00AD1F7D" w:rsidRPr="00D63ACE" w:rsidRDefault="00AD1F7D" w:rsidP="002C2E48">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rsidR="00AD1F7D" w:rsidRPr="00D63ACE" w:rsidRDefault="00AD1F7D" w:rsidP="002C2E48">
      <w:pPr>
        <w:pStyle w:val="Heading1"/>
      </w:pPr>
      <w:r w:rsidRPr="00D63ACE">
        <w:t>Discussion</w:t>
      </w:r>
    </w:p>
    <w:p w:rsidR="00AD1F7D" w:rsidRDefault="00AD1F7D" w:rsidP="002C2E48">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rsidR="00AD1F7D" w:rsidRDefault="00AD1F7D" w:rsidP="002C2E48">
      <w:pPr>
        <w:rPr>
          <w:color w:val="000000" w:themeColor="text1"/>
        </w:rPr>
      </w:pPr>
      <w:r w:rsidRPr="00D63ACE">
        <w:lastRenderedPageBreak/>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Our estimate of test-retest reliability (ICC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rsidR="00AD1F7D" w:rsidRPr="00CD55CB" w:rsidRDefault="00AD1F7D" w:rsidP="002C2E48">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instrText xml:space="preserve"> ADDIN ZOTERO_ITEM CSL_CITATION {"citationID":"q1CK71Kg","properties":{"formattedCitation":"(2018)","plainCitation":"(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instrText xml:space="preserve"> ADDIN ZOTERO_ITEM CSL_CITATION {"citationID":"Y3Hyh6gt","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instrText xml:space="preserve"> ADDIN ZOTERO_ITEM CSL_CITATION {"citationID":"TB37r4XW","properties":{"formattedCitation":"(Nunnally &amp; Bernstein, 1994)","plainCitation":"(Nunnally &amp; Bernstein, 1994)","dontUpdate":true,"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w:t>
      </w:r>
      <w:r w:rsidRPr="00D63ACE">
        <w:t xml:space="preserve">IAT have discarded data from the first few trials in each block as they tend to be slower and noisier than subsequent trials </w:t>
      </w:r>
      <w:r w:rsidRPr="00D63ACE">
        <w:fldChar w:fldCharType="begin"/>
      </w:r>
      <w:r>
        <w:instrText xml:space="preserve"> ADDIN ZOTERO_ITEM CSL_CITATION {"citationID":"rBolp1md","properties":{"formattedCitation":"(Nosek et al., 2013)","plainCitation":"(Nosek et al., 2013)","noteIndex":0},"citationItems":[{"id":754,"uris":["http://zotero.org/users/1687755/items/ET5IKHWG"],"uri":["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9D6594">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w:instrText>
      </w:r>
      <w:bookmarkStart w:id="1" w:name="_GoBack"/>
      <w:bookmarkEnd w:id="1"/>
      <w:r w:rsidR="009D6594">
        <w:instrText xml:space="preserve">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rsidR="00AD1F7D" w:rsidRDefault="00AD1F7D" w:rsidP="002C2E48">
      <w:pPr>
        <w:pStyle w:val="Heading2"/>
      </w:pPr>
      <w:r w:rsidRPr="00D63ACE">
        <w:t>Conclusions</w:t>
      </w:r>
    </w:p>
    <w:p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rsidR="00AD1F7D" w:rsidRPr="00DC27E9" w:rsidRDefault="00AD1F7D" w:rsidP="002C2E48">
      <w:r w:rsidRPr="00D63ACE">
        <w:t xml:space="preserve">Vahey et al.’s </w:t>
      </w:r>
      <w:r w:rsidRPr="00D63ACE">
        <w:fldChar w:fldCharType="begin"/>
      </w:r>
      <w:r w:rsidRPr="00D63ACE">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Pr="00D63ACE">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Pr="00D63ACE">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p>
    <w:p w:rsidR="00AD1F7D" w:rsidRPr="00D63ACE" w:rsidRDefault="00AD1F7D" w:rsidP="002C2E48">
      <w:pPr>
        <w:pStyle w:val="Heading1"/>
      </w:pPr>
      <w:r w:rsidRPr="00D63ACE">
        <w:t>References</w:t>
      </w:r>
    </w:p>
    <w:p w:rsidR="009D6594" w:rsidRPr="009D6594" w:rsidRDefault="00AD1F7D" w:rsidP="009D6594">
      <w:pPr>
        <w:pStyle w:val="Bibliography"/>
        <w:rPr>
          <w:rFonts w:cs="CMU Serif Roman"/>
        </w:rPr>
      </w:pPr>
      <w:r>
        <w:fldChar w:fldCharType="begin"/>
      </w:r>
      <w:r>
        <w:instrText xml:space="preserve"> ADDIN ZOTERO_BIBL {"uncited":[],"omitted":[],"custom":[]} CSL_BIBLIOGRAPHY </w:instrText>
      </w:r>
      <w:r>
        <w:fldChar w:fldCharType="separate"/>
      </w:r>
      <w:r w:rsidR="009D6594" w:rsidRPr="009D6594">
        <w:rPr>
          <w:rFonts w:cs="CMU Serif Roman"/>
        </w:rPr>
        <w:t xml:space="preserve">Barnes-Holmes, D., Barnes-Holmes, Y., Stewart, I., &amp; Boles, S. (2010). A sketch of the Implicit Relational Assessment Procedure (IRAP) and the </w:t>
      </w:r>
      <w:r w:rsidR="009D6594" w:rsidRPr="009D6594">
        <w:rPr>
          <w:rFonts w:cs="CMU Serif Roman"/>
        </w:rPr>
        <w:lastRenderedPageBreak/>
        <w:t xml:space="preserve">Relational Elaboration and Coherence (REC) model. </w:t>
      </w:r>
      <w:r w:rsidR="009D6594" w:rsidRPr="009D6594">
        <w:rPr>
          <w:rFonts w:cs="CMU Serif Roman"/>
          <w:i/>
          <w:iCs/>
        </w:rPr>
        <w:t>The Psychological Record</w:t>
      </w:r>
      <w:r w:rsidR="009D6594" w:rsidRPr="009D6594">
        <w:rPr>
          <w:rFonts w:cs="CMU Serif Roman"/>
        </w:rPr>
        <w:t xml:space="preserve">, </w:t>
      </w:r>
      <w:r w:rsidR="009D6594" w:rsidRPr="009D6594">
        <w:rPr>
          <w:rFonts w:cs="CMU Serif Roman"/>
          <w:i/>
          <w:iCs/>
        </w:rPr>
        <w:t>60</w:t>
      </w:r>
      <w:r w:rsidR="009D6594" w:rsidRPr="009D6594">
        <w:rPr>
          <w:rFonts w:cs="CMU Serif Roman"/>
        </w:rPr>
        <w:t>, 527–542.</w:t>
      </w:r>
    </w:p>
    <w:p w:rsidR="009D6594" w:rsidRPr="009D6594" w:rsidRDefault="009D6594" w:rsidP="009D6594">
      <w:pPr>
        <w:pStyle w:val="Bibliography"/>
        <w:rPr>
          <w:rFonts w:cs="CMU Serif Roman"/>
        </w:rPr>
      </w:pPr>
      <w:r w:rsidRPr="009D6594">
        <w:rPr>
          <w:rFonts w:cs="CMU Serif Roman"/>
        </w:rPr>
        <w:t xml:space="preserve">De Schryver, M., Hussey, I., De Neve, J., Cartwright, A., &amp; Barnes-Holmes, D. (2018). The PIIRAP: An alternative scoring algorithm for the IRAP using a probabilistic semiparametric effect size measure. </w:t>
      </w:r>
      <w:r w:rsidRPr="009D6594">
        <w:rPr>
          <w:rFonts w:cs="CMU Serif Roman"/>
          <w:i/>
          <w:iCs/>
        </w:rPr>
        <w:t>Journal of Contextual Behavioral Science</w:t>
      </w:r>
      <w:r w:rsidRPr="009D6594">
        <w:rPr>
          <w:rFonts w:cs="CMU Serif Roman"/>
        </w:rPr>
        <w:t xml:space="preserve">, </w:t>
      </w:r>
      <w:r w:rsidRPr="009D6594">
        <w:rPr>
          <w:rFonts w:cs="CMU Serif Roman"/>
          <w:i/>
          <w:iCs/>
        </w:rPr>
        <w:t>7</w:t>
      </w:r>
      <w:r w:rsidRPr="009D6594">
        <w:rPr>
          <w:rFonts w:cs="CMU Serif Roman"/>
        </w:rPr>
        <w:t>, 97–103. https://doi.org/10.1016/j.jcbs.2018.01.001</w:t>
      </w:r>
    </w:p>
    <w:p w:rsidR="009D6594" w:rsidRPr="009D6594" w:rsidRDefault="009D6594" w:rsidP="009D6594">
      <w:pPr>
        <w:pStyle w:val="Bibliography"/>
        <w:rPr>
          <w:rFonts w:cs="CMU Serif Roman"/>
        </w:rPr>
      </w:pPr>
      <w:r w:rsidRPr="009D6594">
        <w:rPr>
          <w:rFonts w:cs="CMU Serif Roman"/>
        </w:rPr>
        <w:t xml:space="preserve">Devezer, B., Navarro, D. J., Vandekerckhove, J., &amp; Buzbas, E. O. (2020). The case for formal methodology in scientific reform. </w:t>
      </w:r>
      <w:r w:rsidRPr="009D6594">
        <w:rPr>
          <w:rFonts w:cs="CMU Serif Roman"/>
          <w:i/>
          <w:iCs/>
        </w:rPr>
        <w:t>Preprint</w:t>
      </w:r>
      <w:r w:rsidRPr="009D6594">
        <w:rPr>
          <w:rFonts w:cs="CMU Serif Roman"/>
        </w:rPr>
        <w:t>. https://doi.org/10.1101/2020.04.26.048306</w:t>
      </w:r>
    </w:p>
    <w:p w:rsidR="009D6594" w:rsidRPr="009D6594" w:rsidRDefault="009D6594" w:rsidP="009D6594">
      <w:pPr>
        <w:pStyle w:val="Bibliography"/>
        <w:rPr>
          <w:rFonts w:cs="CMU Serif Roman"/>
        </w:rPr>
      </w:pPr>
      <w:r w:rsidRPr="009D6594">
        <w:rPr>
          <w:rFonts w:cs="CMU Serif Roman"/>
        </w:rPr>
        <w:t xml:space="preserve">Drake, C. E., Kramer, S., Sain, T., Swiatek, R., Kohn, K., &amp; Murphy, M. (2015). Exploring the reliability and convergent validity of implicit racial evaluations. </w:t>
      </w:r>
      <w:r w:rsidRPr="009D6594">
        <w:rPr>
          <w:rFonts w:cs="CMU Serif Roman"/>
          <w:i/>
          <w:iCs/>
        </w:rPr>
        <w:t>Behavior and Social Issues</w:t>
      </w:r>
      <w:r w:rsidRPr="009D6594">
        <w:rPr>
          <w:rFonts w:cs="CMU Serif Roman"/>
        </w:rPr>
        <w:t xml:space="preserve">, </w:t>
      </w:r>
      <w:r w:rsidRPr="009D6594">
        <w:rPr>
          <w:rFonts w:cs="CMU Serif Roman"/>
          <w:i/>
          <w:iCs/>
        </w:rPr>
        <w:t>24</w:t>
      </w:r>
      <w:r w:rsidRPr="009D6594">
        <w:rPr>
          <w:rFonts w:cs="CMU Serif Roman"/>
        </w:rPr>
        <w:t>. https://doi.org/10.5210/bsi.v24i0.5496</w:t>
      </w:r>
    </w:p>
    <w:p w:rsidR="009D6594" w:rsidRPr="009D6594" w:rsidRDefault="009D6594" w:rsidP="009D6594">
      <w:pPr>
        <w:pStyle w:val="Bibliography"/>
        <w:rPr>
          <w:rFonts w:cs="CMU Serif Roman"/>
        </w:rPr>
      </w:pPr>
      <w:r w:rsidRPr="009D6594">
        <w:rPr>
          <w:rFonts w:cs="CMU Serif Roman"/>
        </w:rPr>
        <w:t xml:space="preserve">Drake, C. E., Primeaux, S., &amp; Thomas, J. (2018). Comparing Implicit Gender Stereotypes Between Women and Men with the Implicit Relational Assessment Procedure. </w:t>
      </w:r>
      <w:r w:rsidRPr="009D6594">
        <w:rPr>
          <w:rFonts w:cs="CMU Serif Roman"/>
          <w:i/>
          <w:iCs/>
        </w:rPr>
        <w:t>Gender Issues</w:t>
      </w:r>
      <w:r w:rsidRPr="009D6594">
        <w:rPr>
          <w:rFonts w:cs="CMU Serif Roman"/>
        </w:rPr>
        <w:t xml:space="preserve">, </w:t>
      </w:r>
      <w:r w:rsidRPr="009D6594">
        <w:rPr>
          <w:rFonts w:cs="CMU Serif Roman"/>
          <w:i/>
          <w:iCs/>
        </w:rPr>
        <w:t>35</w:t>
      </w:r>
      <w:r w:rsidRPr="009D6594">
        <w:rPr>
          <w:rFonts w:cs="CMU Serif Roman"/>
        </w:rPr>
        <w:t>(1), 3–20. https://doi.org/10.1007/s12147-017-9189-6</w:t>
      </w:r>
    </w:p>
    <w:p w:rsidR="009D6594" w:rsidRPr="009D6594" w:rsidRDefault="009D6594" w:rsidP="009D6594">
      <w:pPr>
        <w:pStyle w:val="Bibliography"/>
        <w:rPr>
          <w:rFonts w:cs="CMU Serif Roman"/>
        </w:rPr>
      </w:pPr>
      <w:r w:rsidRPr="009D6594">
        <w:rPr>
          <w:rFonts w:cs="CMU Serif Roman"/>
        </w:rPr>
        <w:t xml:space="preserve">Drake, C. E., Seymour, K. H., &amp; Habib, R. (2016). Testing the IRAP: Exploring the Reliability and Fakability of an Idiographic Approach to Interpersonal Attitudes. </w:t>
      </w:r>
      <w:r w:rsidRPr="009D6594">
        <w:rPr>
          <w:rFonts w:cs="CMU Serif Roman"/>
          <w:i/>
          <w:iCs/>
        </w:rPr>
        <w:t>The Psychological Record</w:t>
      </w:r>
      <w:r w:rsidRPr="009D6594">
        <w:rPr>
          <w:rFonts w:cs="CMU Serif Roman"/>
        </w:rPr>
        <w:t xml:space="preserve">, </w:t>
      </w:r>
      <w:r w:rsidRPr="009D6594">
        <w:rPr>
          <w:rFonts w:cs="CMU Serif Roman"/>
          <w:i/>
          <w:iCs/>
        </w:rPr>
        <w:t>66</w:t>
      </w:r>
      <w:r w:rsidRPr="009D6594">
        <w:rPr>
          <w:rFonts w:cs="CMU Serif Roman"/>
        </w:rPr>
        <w:t>(1), 153–163. https://doi.org/10.1007/s40732-015-0160-1</w:t>
      </w:r>
    </w:p>
    <w:p w:rsidR="009D6594" w:rsidRPr="009D6594" w:rsidRDefault="009D6594" w:rsidP="009D6594">
      <w:pPr>
        <w:pStyle w:val="Bibliography"/>
        <w:rPr>
          <w:rFonts w:cs="CMU Serif Roman"/>
        </w:rPr>
      </w:pPr>
      <w:r w:rsidRPr="009D6594">
        <w:rPr>
          <w:rFonts w:cs="CMU Serif Roman"/>
        </w:rPr>
        <w:t xml:space="preserve">Finn, M., Barnes-Holmes, D., Hussey, I., &amp; Graddy, J. (2016). Exploring the Behavioral Dynamics of the Implicit Relational Assessment Procedure: The Impact of Three Types of Introductory Rules. </w:t>
      </w:r>
      <w:r w:rsidRPr="009D6594">
        <w:rPr>
          <w:rFonts w:cs="CMU Serif Roman"/>
          <w:i/>
          <w:iCs/>
        </w:rPr>
        <w:t>The Psychological Record</w:t>
      </w:r>
      <w:r w:rsidRPr="009D6594">
        <w:rPr>
          <w:rFonts w:cs="CMU Serif Roman"/>
        </w:rPr>
        <w:t>, 1–13.</w:t>
      </w:r>
    </w:p>
    <w:p w:rsidR="009D6594" w:rsidRPr="009D6594" w:rsidRDefault="009D6594" w:rsidP="009D6594">
      <w:pPr>
        <w:pStyle w:val="Bibliography"/>
        <w:rPr>
          <w:rFonts w:cs="CMU Serif Roman"/>
        </w:rPr>
      </w:pPr>
      <w:r w:rsidRPr="009D6594">
        <w:rPr>
          <w:rFonts w:cs="CMU Serif Roman"/>
        </w:rPr>
        <w:t xml:space="preserve">Flake, J. K., &amp; Fried, E. I. (2019). </w:t>
      </w:r>
      <w:r w:rsidRPr="009D6594">
        <w:rPr>
          <w:rFonts w:cs="CMU Serif Roman"/>
          <w:i/>
          <w:iCs/>
        </w:rPr>
        <w:t>Measurement Schmeasurement: Questionable Measurement Practices and How to Avoid Them</w:t>
      </w:r>
      <w:r w:rsidRPr="009D6594">
        <w:rPr>
          <w:rFonts w:cs="CMU Serif Roman"/>
        </w:rPr>
        <w:t xml:space="preserve">. </w:t>
      </w:r>
      <w:r w:rsidRPr="009D6594">
        <w:rPr>
          <w:rFonts w:cs="CMU Serif Roman"/>
          <w:i/>
          <w:iCs/>
        </w:rPr>
        <w:t>Preprint</w:t>
      </w:r>
      <w:r w:rsidRPr="009D6594">
        <w:rPr>
          <w:rFonts w:cs="CMU Serif Roman"/>
        </w:rPr>
        <w:t>. https://doi.org/10.31234/osf.io/hs7wm</w:t>
      </w:r>
    </w:p>
    <w:p w:rsidR="009D6594" w:rsidRPr="009D6594" w:rsidRDefault="009D6594" w:rsidP="009D6594">
      <w:pPr>
        <w:pStyle w:val="Bibliography"/>
        <w:rPr>
          <w:rFonts w:cs="CMU Serif Roman"/>
        </w:rPr>
      </w:pPr>
      <w:r w:rsidRPr="009D6594">
        <w:rPr>
          <w:rFonts w:cs="CMU Serif Roman"/>
        </w:rPr>
        <w:t xml:space="preserve">Gawronski, B., &amp; De Houwer, J. (2011). Implicit measures in social and personality psychology. In C. M. Judd (Ed.), </w:t>
      </w:r>
      <w:r w:rsidRPr="009D6594">
        <w:rPr>
          <w:rFonts w:cs="CMU Serif Roman"/>
          <w:i/>
          <w:iCs/>
        </w:rPr>
        <w:t>Handbook of research methods in social and personality psychology</w:t>
      </w:r>
      <w:r w:rsidRPr="009D6594">
        <w:rPr>
          <w:rFonts w:cs="CMU Serif Roman"/>
        </w:rPr>
        <w:t xml:space="preserve"> (Vol. 2). Cambridge University Press. 10.1017/CBO9780511996481.016</w:t>
      </w:r>
    </w:p>
    <w:p w:rsidR="009D6594" w:rsidRPr="009D6594" w:rsidRDefault="009D6594" w:rsidP="009D6594">
      <w:pPr>
        <w:pStyle w:val="Bibliography"/>
        <w:rPr>
          <w:rFonts w:cs="CMU Serif Roman"/>
        </w:rPr>
      </w:pPr>
      <w:r w:rsidRPr="009D6594">
        <w:rPr>
          <w:rFonts w:cs="CMU Serif Roman"/>
        </w:rPr>
        <w:t xml:space="preserve">Golijani-Moghaddam, N., Hart, A., &amp; Dawson, D. L. (2013). The Implicit Relational Assessment Procedure: Emerging reliability and validity data. </w:t>
      </w:r>
      <w:r w:rsidRPr="009D6594">
        <w:rPr>
          <w:rFonts w:cs="CMU Serif Roman"/>
          <w:i/>
          <w:iCs/>
        </w:rPr>
        <w:t>Journal of Contextual Behavioral Science</w:t>
      </w:r>
      <w:r w:rsidRPr="009D6594">
        <w:rPr>
          <w:rFonts w:cs="CMU Serif Roman"/>
        </w:rPr>
        <w:t xml:space="preserve">, </w:t>
      </w:r>
      <w:r w:rsidRPr="009D6594">
        <w:rPr>
          <w:rFonts w:cs="CMU Serif Roman"/>
          <w:i/>
          <w:iCs/>
        </w:rPr>
        <w:t>2</w:t>
      </w:r>
      <w:r w:rsidRPr="009D6594">
        <w:rPr>
          <w:rFonts w:cs="CMU Serif Roman"/>
        </w:rPr>
        <w:t>(3–4), 105–119. https://doi.org/10.1016/j.jcbs.2013.05.002</w:t>
      </w:r>
    </w:p>
    <w:p w:rsidR="009D6594" w:rsidRPr="009D6594" w:rsidRDefault="009D6594" w:rsidP="009D6594">
      <w:pPr>
        <w:pStyle w:val="Bibliography"/>
        <w:rPr>
          <w:rFonts w:cs="CMU Serif Roman"/>
        </w:rPr>
      </w:pPr>
      <w:r w:rsidRPr="009D6594">
        <w:rPr>
          <w:rFonts w:cs="CMU Serif Roman"/>
        </w:rPr>
        <w:t xml:space="preserve">Greenwald, A. G., &amp; Banaji, M. R. (1995). Implicit social cognition: Attitudes, self-esteem, and stereotypes. </w:t>
      </w:r>
      <w:r w:rsidRPr="009D6594">
        <w:rPr>
          <w:rFonts w:cs="CMU Serif Roman"/>
          <w:i/>
          <w:iCs/>
        </w:rPr>
        <w:t>Psychological Review</w:t>
      </w:r>
      <w:r w:rsidRPr="009D6594">
        <w:rPr>
          <w:rFonts w:cs="CMU Serif Roman"/>
        </w:rPr>
        <w:t xml:space="preserve">, </w:t>
      </w:r>
      <w:r w:rsidRPr="009D6594">
        <w:rPr>
          <w:rFonts w:cs="CMU Serif Roman"/>
          <w:i/>
          <w:iCs/>
        </w:rPr>
        <w:t>102</w:t>
      </w:r>
      <w:r w:rsidRPr="009D6594">
        <w:rPr>
          <w:rFonts w:cs="CMU Serif Roman"/>
        </w:rPr>
        <w:t>(1), 4.</w:t>
      </w:r>
    </w:p>
    <w:p w:rsidR="009D6594" w:rsidRPr="009D6594" w:rsidRDefault="009D6594" w:rsidP="009D6594">
      <w:pPr>
        <w:pStyle w:val="Bibliography"/>
        <w:rPr>
          <w:rFonts w:cs="CMU Serif Roman"/>
        </w:rPr>
      </w:pPr>
      <w:r w:rsidRPr="009D6594">
        <w:rPr>
          <w:rFonts w:cs="CMU Serif Roman"/>
        </w:rPr>
        <w:t xml:space="preserve">Greenwald, A. G., &amp; Lai, C. K. (2020). Implicit Social Cognition. </w:t>
      </w:r>
      <w:r w:rsidRPr="009D6594">
        <w:rPr>
          <w:rFonts w:cs="CMU Serif Roman"/>
          <w:i/>
          <w:iCs/>
        </w:rPr>
        <w:t>Annual Review of Psychology</w:t>
      </w:r>
      <w:r w:rsidRPr="009D6594">
        <w:rPr>
          <w:rFonts w:cs="CMU Serif Roman"/>
        </w:rPr>
        <w:t xml:space="preserve">, </w:t>
      </w:r>
      <w:r w:rsidRPr="009D6594">
        <w:rPr>
          <w:rFonts w:cs="CMU Serif Roman"/>
          <w:i/>
          <w:iCs/>
        </w:rPr>
        <w:t>71</w:t>
      </w:r>
      <w:r w:rsidRPr="009D6594">
        <w:rPr>
          <w:rFonts w:cs="CMU Serif Roman"/>
        </w:rPr>
        <w:t xml:space="preserve">(1), </w:t>
      </w:r>
      <w:r w:rsidRPr="009D6594">
        <w:rPr>
          <w:rFonts w:cs="CMU Serif Roman"/>
        </w:rPr>
        <w:t>419–445. https://doi.org/10.1146/annurev-psych-010419-050837</w:t>
      </w:r>
    </w:p>
    <w:p w:rsidR="009D6594" w:rsidRPr="009D6594" w:rsidRDefault="009D6594" w:rsidP="009D6594">
      <w:pPr>
        <w:pStyle w:val="Bibliography"/>
        <w:rPr>
          <w:rFonts w:cs="CMU Serif Roman"/>
        </w:rPr>
      </w:pPr>
      <w:r w:rsidRPr="009D6594">
        <w:rPr>
          <w:rFonts w:cs="CMU Serif Roman"/>
        </w:rPr>
        <w:t xml:space="preserve">Greenwald, A. G., McGhee, D. E., &amp; Schwartz, J. L. (1998). Measuring individual differences in implicit cognition: The Implicit Association Test. </w:t>
      </w:r>
      <w:r w:rsidRPr="009D6594">
        <w:rPr>
          <w:rFonts w:cs="CMU Serif Roman"/>
          <w:i/>
          <w:iCs/>
        </w:rPr>
        <w:t>Journal of Personality and Social Psychology</w:t>
      </w:r>
      <w:r w:rsidRPr="009D6594">
        <w:rPr>
          <w:rFonts w:cs="CMU Serif Roman"/>
        </w:rPr>
        <w:t xml:space="preserve">, </w:t>
      </w:r>
      <w:r w:rsidRPr="009D6594">
        <w:rPr>
          <w:rFonts w:cs="CMU Serif Roman"/>
          <w:i/>
          <w:iCs/>
        </w:rPr>
        <w:t>74</w:t>
      </w:r>
      <w:r w:rsidRPr="009D6594">
        <w:rPr>
          <w:rFonts w:cs="CMU Serif Roman"/>
        </w:rPr>
        <w:t>(6), 1464–1480. https://doi.org/10.1037/0022-3514.74.6.1464</w:t>
      </w:r>
    </w:p>
    <w:p w:rsidR="009D6594" w:rsidRPr="009D6594" w:rsidRDefault="009D6594" w:rsidP="009D6594">
      <w:pPr>
        <w:pStyle w:val="Bibliography"/>
        <w:rPr>
          <w:rFonts w:cs="CMU Serif Roman"/>
        </w:rPr>
      </w:pPr>
      <w:r w:rsidRPr="009D6594">
        <w:rPr>
          <w:rFonts w:cs="CMU Serif Roman"/>
        </w:rPr>
        <w:t xml:space="preserve">Hussey, I. (2020). The IRAP is not suitable for individual use due to very wide confidence intervals around D scores. </w:t>
      </w:r>
      <w:r w:rsidRPr="009D6594">
        <w:rPr>
          <w:rFonts w:cs="CMU Serif Roman"/>
          <w:i/>
          <w:iCs/>
        </w:rPr>
        <w:t>Preprint</w:t>
      </w:r>
      <w:r w:rsidRPr="009D6594">
        <w:rPr>
          <w:rFonts w:cs="CMU Serif Roman"/>
        </w:rPr>
        <w:t>. https://doi.org/10.31234/osf.io/w2ygr</w:t>
      </w:r>
    </w:p>
    <w:p w:rsidR="009D6594" w:rsidRPr="009D6594" w:rsidRDefault="009D6594" w:rsidP="009D6594">
      <w:pPr>
        <w:pStyle w:val="Bibliography"/>
        <w:rPr>
          <w:rFonts w:cs="CMU Serif Roman"/>
        </w:rPr>
      </w:pPr>
      <w:r w:rsidRPr="009D6594">
        <w:rPr>
          <w:rFonts w:cs="CMU Serif Roman"/>
        </w:rPr>
        <w:t xml:space="preserve">Hussey, I., Daly, T., &amp; Barnes-Holmes, D. (2015). Life is Good, But Death Ain’t Bad Either: Counter-Intuitive Implicit Biases to Death in a Normative Population. </w:t>
      </w:r>
      <w:r w:rsidRPr="009D6594">
        <w:rPr>
          <w:rFonts w:cs="CMU Serif Roman"/>
          <w:i/>
          <w:iCs/>
        </w:rPr>
        <w:t>The Psychological Record</w:t>
      </w:r>
      <w:r w:rsidRPr="009D6594">
        <w:rPr>
          <w:rFonts w:cs="CMU Serif Roman"/>
        </w:rPr>
        <w:t xml:space="preserve">, </w:t>
      </w:r>
      <w:r w:rsidRPr="009D6594">
        <w:rPr>
          <w:rFonts w:cs="CMU Serif Roman"/>
          <w:i/>
          <w:iCs/>
        </w:rPr>
        <w:t>65</w:t>
      </w:r>
      <w:r w:rsidRPr="009D6594">
        <w:rPr>
          <w:rFonts w:cs="CMU Serif Roman"/>
        </w:rPr>
        <w:t>(4), 731–742. https://doi.org/10.1007/s40732-015-0142-3</w:t>
      </w:r>
    </w:p>
    <w:p w:rsidR="009D6594" w:rsidRPr="009D6594" w:rsidRDefault="009D6594" w:rsidP="009D6594">
      <w:pPr>
        <w:pStyle w:val="Bibliography"/>
        <w:rPr>
          <w:rFonts w:cs="CMU Serif Roman"/>
        </w:rPr>
      </w:pPr>
      <w:r w:rsidRPr="009D6594">
        <w:rPr>
          <w:rFonts w:cs="CMU Serif Roman"/>
        </w:rPr>
        <w:t xml:space="preserve">Hussey, I., &amp; Hughes, S. (2020). Hidden Invalidity Among 15 Commonly Used Measures in Social and Personality Psychology. </w:t>
      </w:r>
      <w:r w:rsidRPr="009D6594">
        <w:rPr>
          <w:rFonts w:cs="CMU Serif Roman"/>
          <w:i/>
          <w:iCs/>
        </w:rPr>
        <w:t>Advances in Methods and Practices in Psychological Science</w:t>
      </w:r>
      <w:r w:rsidRPr="009D6594">
        <w:rPr>
          <w:rFonts w:cs="CMU Serif Roman"/>
        </w:rPr>
        <w:t>, 2515245919882903. https://doi.org/10.1177/2515245919882903</w:t>
      </w:r>
    </w:p>
    <w:p w:rsidR="009D6594" w:rsidRPr="009D6594" w:rsidRDefault="009D6594" w:rsidP="009D6594">
      <w:pPr>
        <w:pStyle w:val="Bibliography"/>
        <w:rPr>
          <w:rFonts w:cs="CMU Serif Roman"/>
        </w:rPr>
      </w:pPr>
      <w:r w:rsidRPr="009D6594">
        <w:rPr>
          <w:rFonts w:cs="CMU Serif Roman"/>
        </w:rPr>
        <w:t xml:space="preserve">Hussey, I., Mhaoileoin, D. N., Barnes-Holmes, D., Ohtsuki, T., Kishita, N., Hughes, S., &amp; Murphy, C. (2016). The IRAP Is Nonrelative but not Acontextual: Changes to the Contrast Category Influence Men’s Dehumanization of Women. </w:t>
      </w:r>
      <w:r w:rsidRPr="009D6594">
        <w:rPr>
          <w:rFonts w:cs="CMU Serif Roman"/>
          <w:i/>
          <w:iCs/>
        </w:rPr>
        <w:t>The Psychological Record</w:t>
      </w:r>
      <w:r w:rsidRPr="009D6594">
        <w:rPr>
          <w:rFonts w:cs="CMU Serif Roman"/>
        </w:rPr>
        <w:t xml:space="preserve">, </w:t>
      </w:r>
      <w:r w:rsidRPr="009D6594">
        <w:rPr>
          <w:rFonts w:cs="CMU Serif Roman"/>
          <w:i/>
          <w:iCs/>
        </w:rPr>
        <w:t>66</w:t>
      </w:r>
      <w:r w:rsidRPr="009D6594">
        <w:rPr>
          <w:rFonts w:cs="CMU Serif Roman"/>
        </w:rPr>
        <w:t>(2), 291–299. https://doi.org/10.1007/s40732-016-0171-6</w:t>
      </w:r>
    </w:p>
    <w:p w:rsidR="009D6594" w:rsidRPr="009D6594" w:rsidRDefault="009D6594" w:rsidP="009D6594">
      <w:pPr>
        <w:pStyle w:val="Bibliography"/>
        <w:rPr>
          <w:rFonts w:cs="CMU Serif Roman"/>
        </w:rPr>
      </w:pPr>
      <w:r w:rsidRPr="009D6594">
        <w:rPr>
          <w:rFonts w:cs="CMU Serif Roman"/>
        </w:rPr>
        <w:t xml:space="preserve">Hussey, I., Thompson, M., McEnteggart, C., Barnes-Holmes, D., &amp; Barnes-Holmes, Y. (2015). Interpreting and inverting with less cursing: A guide to interpreting IRAP data. </w:t>
      </w:r>
      <w:r w:rsidRPr="009D6594">
        <w:rPr>
          <w:rFonts w:cs="CMU Serif Roman"/>
          <w:i/>
          <w:iCs/>
        </w:rPr>
        <w:t>Journal of Contextual Behavioral Science</w:t>
      </w:r>
      <w:r w:rsidRPr="009D6594">
        <w:rPr>
          <w:rFonts w:cs="CMU Serif Roman"/>
        </w:rPr>
        <w:t xml:space="preserve">, </w:t>
      </w:r>
      <w:r w:rsidRPr="009D6594">
        <w:rPr>
          <w:rFonts w:cs="CMU Serif Roman"/>
          <w:i/>
          <w:iCs/>
        </w:rPr>
        <w:t>4</w:t>
      </w:r>
      <w:r w:rsidRPr="009D6594">
        <w:rPr>
          <w:rFonts w:cs="CMU Serif Roman"/>
        </w:rPr>
        <w:t>(3), 157–162. https://doi.org/10.1016/j.jcbs.2015.05.001</w:t>
      </w:r>
    </w:p>
    <w:p w:rsidR="009D6594" w:rsidRPr="009D6594" w:rsidRDefault="009D6594" w:rsidP="009D6594">
      <w:pPr>
        <w:pStyle w:val="Bibliography"/>
        <w:rPr>
          <w:rFonts w:cs="CMU Serif Roman"/>
        </w:rPr>
      </w:pPr>
      <w:r w:rsidRPr="009D6594">
        <w:rPr>
          <w:rFonts w:cs="CMU Serif Roman"/>
        </w:rPr>
        <w:t xml:space="preserve">Loevinger, J. (1957). Objective Tests as Instruments of Psychological Theory. </w:t>
      </w:r>
      <w:r w:rsidRPr="009D6594">
        <w:rPr>
          <w:rFonts w:cs="CMU Serif Roman"/>
          <w:i/>
          <w:iCs/>
        </w:rPr>
        <w:t>Psychological Reports</w:t>
      </w:r>
      <w:r w:rsidRPr="009D6594">
        <w:rPr>
          <w:rFonts w:cs="CMU Serif Roman"/>
        </w:rPr>
        <w:t xml:space="preserve">, </w:t>
      </w:r>
      <w:r w:rsidRPr="009D6594">
        <w:rPr>
          <w:rFonts w:cs="CMU Serif Roman"/>
          <w:i/>
          <w:iCs/>
        </w:rPr>
        <w:t>3</w:t>
      </w:r>
      <w:r w:rsidRPr="009D6594">
        <w:rPr>
          <w:rFonts w:cs="CMU Serif Roman"/>
        </w:rPr>
        <w:t>(3), 635–694. https://doi.org/10.2466/pr0.1957.3.3.635</w:t>
      </w:r>
    </w:p>
    <w:p w:rsidR="009D6594" w:rsidRPr="009D6594" w:rsidRDefault="009D6594" w:rsidP="009D6594">
      <w:pPr>
        <w:pStyle w:val="Bibliography"/>
        <w:rPr>
          <w:rFonts w:cs="CMU Serif Roman"/>
        </w:rPr>
      </w:pPr>
      <w:r w:rsidRPr="009D6594">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9D6594">
        <w:rPr>
          <w:rFonts w:cs="CMU Serif Roman"/>
          <w:i/>
          <w:iCs/>
        </w:rPr>
        <w:t>Journal of Behavior Therapy and Experimental Psychiatry</w:t>
      </w:r>
      <w:r w:rsidRPr="009D6594">
        <w:rPr>
          <w:rFonts w:cs="CMU Serif Roman"/>
        </w:rPr>
        <w:t xml:space="preserve">, </w:t>
      </w:r>
      <w:r w:rsidRPr="009D6594">
        <w:rPr>
          <w:rFonts w:cs="CMU Serif Roman"/>
          <w:i/>
          <w:iCs/>
        </w:rPr>
        <w:t>43</w:t>
      </w:r>
      <w:r w:rsidRPr="009D6594">
        <w:rPr>
          <w:rFonts w:cs="CMU Serif Roman"/>
        </w:rPr>
        <w:t>(3), 922–930. https://doi.org/10.1016/j.jbtep.2012.02.001</w:t>
      </w:r>
    </w:p>
    <w:p w:rsidR="009D6594" w:rsidRPr="009D6594" w:rsidRDefault="009D6594" w:rsidP="009D6594">
      <w:pPr>
        <w:pStyle w:val="Bibliography"/>
        <w:rPr>
          <w:rFonts w:cs="CMU Serif Roman"/>
        </w:rPr>
      </w:pPr>
      <w:r w:rsidRPr="009D6594">
        <w:rPr>
          <w:rFonts w:cs="CMU Serif Roman"/>
        </w:rPr>
        <w:t xml:space="preserve">Nosek, B. A., Bar-Anan, Y., Sriram, N., &amp; Greenwald, A. G. (2013). Understanding and using the Brief Implicit Association Test: Recommended scoring procedures. </w:t>
      </w:r>
      <w:r w:rsidRPr="009D6594">
        <w:rPr>
          <w:rFonts w:cs="CMU Serif Roman"/>
          <w:i/>
          <w:iCs/>
        </w:rPr>
        <w:t>Preprint</w:t>
      </w:r>
      <w:r w:rsidRPr="009D6594">
        <w:rPr>
          <w:rFonts w:cs="CMU Serif Roman"/>
        </w:rPr>
        <w:t>. http://ssrn.com/abstract=2196002</w:t>
      </w:r>
    </w:p>
    <w:p w:rsidR="009D6594" w:rsidRPr="009D6594" w:rsidRDefault="009D6594" w:rsidP="009D6594">
      <w:pPr>
        <w:pStyle w:val="Bibliography"/>
        <w:rPr>
          <w:rFonts w:cs="CMU Serif Roman"/>
        </w:rPr>
      </w:pPr>
      <w:r w:rsidRPr="009D6594">
        <w:rPr>
          <w:rFonts w:cs="CMU Serif Roman"/>
        </w:rPr>
        <w:lastRenderedPageBreak/>
        <w:t xml:space="preserve">Nosek, B. A., Hawkins, C. B., &amp; Frazier, R. S. (2011). Implicit social cognition: From measures to mechanisms. </w:t>
      </w:r>
      <w:r w:rsidRPr="009D6594">
        <w:rPr>
          <w:rFonts w:cs="CMU Serif Roman"/>
          <w:i/>
          <w:iCs/>
        </w:rPr>
        <w:t>Trends in Cognitive Sciences</w:t>
      </w:r>
      <w:r w:rsidRPr="009D6594">
        <w:rPr>
          <w:rFonts w:cs="CMU Serif Roman"/>
        </w:rPr>
        <w:t xml:space="preserve">, </w:t>
      </w:r>
      <w:r w:rsidRPr="009D6594">
        <w:rPr>
          <w:rFonts w:cs="CMU Serif Roman"/>
          <w:i/>
          <w:iCs/>
        </w:rPr>
        <w:t>15</w:t>
      </w:r>
      <w:r w:rsidRPr="009D6594">
        <w:rPr>
          <w:rFonts w:cs="CMU Serif Roman"/>
        </w:rPr>
        <w:t>(4), 152–159. https://doi.org/10.1016/j.tics.2011.01.005</w:t>
      </w:r>
    </w:p>
    <w:p w:rsidR="009D6594" w:rsidRPr="009D6594" w:rsidRDefault="009D6594" w:rsidP="009D6594">
      <w:pPr>
        <w:pStyle w:val="Bibliography"/>
        <w:rPr>
          <w:rFonts w:cs="CMU Serif Roman"/>
        </w:rPr>
      </w:pPr>
      <w:r w:rsidRPr="009D6594">
        <w:rPr>
          <w:rFonts w:cs="CMU Serif Roman"/>
        </w:rPr>
        <w:t xml:space="preserve">Nunnally, J., &amp; Bernstein, I. (1994). </w:t>
      </w:r>
      <w:r w:rsidRPr="009D6594">
        <w:rPr>
          <w:rFonts w:cs="CMU Serif Roman"/>
          <w:i/>
          <w:iCs/>
        </w:rPr>
        <w:t>Psychometric Theory</w:t>
      </w:r>
      <w:r w:rsidRPr="009D6594">
        <w:rPr>
          <w:rFonts w:cs="CMU Serif Roman"/>
        </w:rPr>
        <w:t xml:space="preserve"> (3rd edition). McGraw-Hill.</w:t>
      </w:r>
    </w:p>
    <w:p w:rsidR="009D6594" w:rsidRPr="009D6594" w:rsidRDefault="009D6594" w:rsidP="009D6594">
      <w:pPr>
        <w:pStyle w:val="Bibliography"/>
        <w:rPr>
          <w:rFonts w:cs="CMU Serif Roman"/>
        </w:rPr>
      </w:pPr>
      <w:r w:rsidRPr="009D6594">
        <w:rPr>
          <w:rFonts w:cs="CMU Serif Roman"/>
        </w:rPr>
        <w:t xml:space="preserve">Olkin, I., Dahabreh, I. J., &amp; Trikalinos, T. A. (2012). GOSH - a graphical display of study heterogeneity. </w:t>
      </w:r>
      <w:r w:rsidRPr="009D6594">
        <w:rPr>
          <w:rFonts w:cs="CMU Serif Roman"/>
          <w:i/>
          <w:iCs/>
        </w:rPr>
        <w:t>Research Synthesis Methods</w:t>
      </w:r>
      <w:r w:rsidRPr="009D6594">
        <w:rPr>
          <w:rFonts w:cs="CMU Serif Roman"/>
        </w:rPr>
        <w:t xml:space="preserve">, </w:t>
      </w:r>
      <w:r w:rsidRPr="009D6594">
        <w:rPr>
          <w:rFonts w:cs="CMU Serif Roman"/>
          <w:i/>
          <w:iCs/>
        </w:rPr>
        <w:t>3</w:t>
      </w:r>
      <w:r w:rsidRPr="009D6594">
        <w:rPr>
          <w:rFonts w:cs="CMU Serif Roman"/>
        </w:rPr>
        <w:t>(3), 214–223. https://doi.org/10.1002/jrsm.1053</w:t>
      </w:r>
    </w:p>
    <w:p w:rsidR="009D6594" w:rsidRPr="009D6594" w:rsidRDefault="009D6594" w:rsidP="009D6594">
      <w:pPr>
        <w:pStyle w:val="Bibliography"/>
        <w:rPr>
          <w:rFonts w:cs="CMU Serif Roman"/>
        </w:rPr>
      </w:pPr>
      <w:r w:rsidRPr="009D6594">
        <w:rPr>
          <w:rFonts w:cs="CMU Serif Roman"/>
        </w:rPr>
        <w:t xml:space="preserve">Parsons, S. (2018). </w:t>
      </w:r>
      <w:r w:rsidRPr="009D6594">
        <w:rPr>
          <w:rFonts w:cs="CMU Serif Roman"/>
          <w:i/>
          <w:iCs/>
        </w:rPr>
        <w:t>Visualising two approaches to explore reliability-power relationships</w:t>
      </w:r>
      <w:r w:rsidRPr="009D6594">
        <w:rPr>
          <w:rFonts w:cs="CMU Serif Roman"/>
        </w:rPr>
        <w:t>. https://doi.org/10.31234/osf.io/qh5mf</w:t>
      </w:r>
    </w:p>
    <w:p w:rsidR="009D6594" w:rsidRPr="009D6594" w:rsidRDefault="009D6594" w:rsidP="009D6594">
      <w:pPr>
        <w:pStyle w:val="Bibliography"/>
        <w:rPr>
          <w:rFonts w:cs="CMU Serif Roman"/>
        </w:rPr>
      </w:pPr>
      <w:r w:rsidRPr="009D6594">
        <w:rPr>
          <w:rFonts w:cs="CMU Serif Roman"/>
        </w:rPr>
        <w:t xml:space="preserve">Parsons, S., Kruijt, A.-W., &amp; Fox, E. (2019). Psychological Science Needs a Standard Practice of Reporting the Reliability of Cognitive-Behavioral Measurements. </w:t>
      </w:r>
      <w:r w:rsidRPr="009D6594">
        <w:rPr>
          <w:rFonts w:cs="CMU Serif Roman"/>
          <w:i/>
          <w:iCs/>
        </w:rPr>
        <w:t>Advances in Methods and Practices in Psychological Science</w:t>
      </w:r>
      <w:r w:rsidRPr="009D6594">
        <w:rPr>
          <w:rFonts w:cs="CMU Serif Roman"/>
        </w:rPr>
        <w:t xml:space="preserve">, </w:t>
      </w:r>
      <w:r w:rsidRPr="009D6594">
        <w:rPr>
          <w:rFonts w:cs="CMU Serif Roman"/>
          <w:i/>
          <w:iCs/>
        </w:rPr>
        <w:t>2</w:t>
      </w:r>
      <w:r w:rsidRPr="009D6594">
        <w:rPr>
          <w:rFonts w:cs="CMU Serif Roman"/>
        </w:rPr>
        <w:t>(4), 378–395. https://doi.org/10.1177/2515245919879695</w:t>
      </w:r>
    </w:p>
    <w:p w:rsidR="009D6594" w:rsidRPr="009D6594" w:rsidRDefault="009D6594" w:rsidP="009D6594">
      <w:pPr>
        <w:pStyle w:val="Bibliography"/>
        <w:rPr>
          <w:rFonts w:cs="CMU Serif Roman"/>
        </w:rPr>
      </w:pPr>
      <w:r w:rsidRPr="009D6594">
        <w:rPr>
          <w:rFonts w:cs="CMU Serif Roman"/>
        </w:rPr>
        <w:t xml:space="preserve">R Core Team. (2020). </w:t>
      </w:r>
      <w:r w:rsidRPr="009D6594">
        <w:rPr>
          <w:rFonts w:cs="CMU Serif Roman"/>
          <w:i/>
          <w:iCs/>
        </w:rPr>
        <w:t>R: A language and environment for statistical computing</w:t>
      </w:r>
      <w:r w:rsidRPr="009D6594">
        <w:rPr>
          <w:rFonts w:cs="CMU Serif Roman"/>
        </w:rPr>
        <w:t xml:space="preserve"> (4.0) [Computer software]. R Foundation for Statistical Computing. https://www.R-project.org/</w:t>
      </w:r>
    </w:p>
    <w:p w:rsidR="009D6594" w:rsidRPr="009D6594" w:rsidRDefault="009D6594" w:rsidP="009D6594">
      <w:pPr>
        <w:pStyle w:val="Bibliography"/>
        <w:rPr>
          <w:rFonts w:cs="CMU Serif Roman"/>
        </w:rPr>
      </w:pPr>
      <w:r w:rsidRPr="009D6594">
        <w:rPr>
          <w:rFonts w:cs="CMU Serif Roman"/>
        </w:rPr>
        <w:t xml:space="preserve">Remue, J., De Houwer, J., Barnes-Holmes, D., Vanderhasselt, M. A., &amp; De Raedt, R. (2013). Self-esteem revisited: Performance on the implicit relational assessment procedure as a measure of self-versus ideal self-related cognitions in </w:t>
      </w:r>
      <w:r w:rsidRPr="009D6594">
        <w:rPr>
          <w:rFonts w:cs="CMU Serif Roman"/>
        </w:rPr>
        <w:t xml:space="preserve">dysphoria. </w:t>
      </w:r>
      <w:r w:rsidRPr="009D6594">
        <w:rPr>
          <w:rFonts w:cs="CMU Serif Roman"/>
          <w:i/>
          <w:iCs/>
        </w:rPr>
        <w:t>Cognition &amp; Emotion</w:t>
      </w:r>
      <w:r w:rsidRPr="009D6594">
        <w:rPr>
          <w:rFonts w:cs="CMU Serif Roman"/>
        </w:rPr>
        <w:t xml:space="preserve">, </w:t>
      </w:r>
      <w:r w:rsidRPr="009D6594">
        <w:rPr>
          <w:rFonts w:cs="CMU Serif Roman"/>
          <w:i/>
          <w:iCs/>
        </w:rPr>
        <w:t>27</w:t>
      </w:r>
      <w:r w:rsidRPr="009D6594">
        <w:rPr>
          <w:rFonts w:cs="CMU Serif Roman"/>
        </w:rPr>
        <w:t>(8), 1441–1449. https://doi.org/10.1080/02699931.2013.786681</w:t>
      </w:r>
    </w:p>
    <w:p w:rsidR="009D6594" w:rsidRPr="009D6594" w:rsidRDefault="009D6594" w:rsidP="009D6594">
      <w:pPr>
        <w:pStyle w:val="Bibliography"/>
        <w:rPr>
          <w:rFonts w:cs="CMU Serif Roman"/>
        </w:rPr>
      </w:pPr>
      <w:r w:rsidRPr="009D6594">
        <w:rPr>
          <w:rFonts w:cs="CMU Serif Roman"/>
        </w:rPr>
        <w:t xml:space="preserve">Remue, J., Hughes, S., De Houwer, J., &amp; De Raedt, R. (2014). To Be or Want to Be: Disentangling the Role of Actual versus Ideal Self in Implicit Self-Esteem. </w:t>
      </w:r>
      <w:r w:rsidRPr="009D6594">
        <w:rPr>
          <w:rFonts w:cs="CMU Serif Roman"/>
          <w:i/>
          <w:iCs/>
        </w:rPr>
        <w:t>PLoS ONE</w:t>
      </w:r>
      <w:r w:rsidRPr="009D6594">
        <w:rPr>
          <w:rFonts w:cs="CMU Serif Roman"/>
        </w:rPr>
        <w:t xml:space="preserve">, </w:t>
      </w:r>
      <w:r w:rsidRPr="009D6594">
        <w:rPr>
          <w:rFonts w:cs="CMU Serif Roman"/>
          <w:i/>
          <w:iCs/>
        </w:rPr>
        <w:t>9</w:t>
      </w:r>
      <w:r w:rsidRPr="009D6594">
        <w:rPr>
          <w:rFonts w:cs="CMU Serif Roman"/>
        </w:rPr>
        <w:t>(9), e108837. https://doi.org/10.1371/journal.pone.0108837</w:t>
      </w:r>
    </w:p>
    <w:p w:rsidR="009D6594" w:rsidRPr="009D6594" w:rsidRDefault="009D6594" w:rsidP="009D6594">
      <w:pPr>
        <w:pStyle w:val="Bibliography"/>
        <w:rPr>
          <w:rFonts w:cs="CMU Serif Roman"/>
        </w:rPr>
      </w:pPr>
      <w:r w:rsidRPr="009D6594">
        <w:rPr>
          <w:rFonts w:cs="CMU Serif Roman"/>
        </w:rPr>
        <w:t xml:space="preserve">Revelle, W. (2016). </w:t>
      </w:r>
      <w:r w:rsidRPr="009D6594">
        <w:rPr>
          <w:rFonts w:cs="CMU Serif Roman"/>
          <w:i/>
          <w:iCs/>
        </w:rPr>
        <w:t>psych: Procedures for Psychological, Psychometric, and Personality Research</w:t>
      </w:r>
      <w:r w:rsidRPr="009D6594">
        <w:rPr>
          <w:rFonts w:cs="CMU Serif Roman"/>
        </w:rPr>
        <w:t>. Northwestern University. http://CRAN.R-project.org/package=psych</w:t>
      </w:r>
    </w:p>
    <w:p w:rsidR="009D6594" w:rsidRPr="009D6594" w:rsidRDefault="009D6594" w:rsidP="009D6594">
      <w:pPr>
        <w:pStyle w:val="Bibliography"/>
        <w:rPr>
          <w:rFonts w:cs="CMU Serif Roman"/>
        </w:rPr>
      </w:pPr>
      <w:r w:rsidRPr="009D6594">
        <w:rPr>
          <w:rFonts w:cs="CMU Serif Roman"/>
        </w:rPr>
        <w:t xml:space="preserve">Ruscio, J. (2008). A probability-based measure of effect size: Robustness to base rates and other factors. </w:t>
      </w:r>
      <w:r w:rsidRPr="009D6594">
        <w:rPr>
          <w:rFonts w:cs="CMU Serif Roman"/>
          <w:i/>
          <w:iCs/>
        </w:rPr>
        <w:t>Psychological Methods</w:t>
      </w:r>
      <w:r w:rsidRPr="009D6594">
        <w:rPr>
          <w:rFonts w:cs="CMU Serif Roman"/>
        </w:rPr>
        <w:t xml:space="preserve">, </w:t>
      </w:r>
      <w:r w:rsidRPr="009D6594">
        <w:rPr>
          <w:rFonts w:cs="CMU Serif Roman"/>
          <w:i/>
          <w:iCs/>
        </w:rPr>
        <w:t>13</w:t>
      </w:r>
      <w:r w:rsidRPr="009D6594">
        <w:rPr>
          <w:rFonts w:cs="CMU Serif Roman"/>
        </w:rPr>
        <w:t>(1), 19–30. https://doi.org/10.1037/1082-989X.13.1.19</w:t>
      </w:r>
    </w:p>
    <w:p w:rsidR="009D6594" w:rsidRPr="009D6594" w:rsidRDefault="009D6594" w:rsidP="009D6594">
      <w:pPr>
        <w:pStyle w:val="Bibliography"/>
        <w:rPr>
          <w:rFonts w:cs="CMU Serif Roman"/>
        </w:rPr>
      </w:pPr>
      <w:r w:rsidRPr="009D6594">
        <w:rPr>
          <w:rFonts w:cs="CMU Serif Roman"/>
        </w:rPr>
        <w:t xml:space="preserve">Ruscio, J. (2019). </w:t>
      </w:r>
      <w:r w:rsidRPr="009D6594">
        <w:rPr>
          <w:rFonts w:cs="CMU Serif Roman"/>
          <w:i/>
          <w:iCs/>
        </w:rPr>
        <w:t>RProbSup: Calculates Probability of Superiority</w:t>
      </w:r>
      <w:r w:rsidRPr="009D6594">
        <w:rPr>
          <w:rFonts w:cs="CMU Serif Roman"/>
        </w:rPr>
        <w:t xml:space="preserve"> (2.1) [Computer software]. https://CRAN.R-project.org/package=RProbSup</w:t>
      </w:r>
    </w:p>
    <w:p w:rsidR="009D6594" w:rsidRPr="009D6594" w:rsidRDefault="009D6594" w:rsidP="009D6594">
      <w:pPr>
        <w:pStyle w:val="Bibliography"/>
        <w:rPr>
          <w:rFonts w:cs="CMU Serif Roman"/>
        </w:rPr>
      </w:pPr>
      <w:r w:rsidRPr="009D6594">
        <w:rPr>
          <w:rFonts w:cs="CMU Serif Roman"/>
        </w:rPr>
        <w:t xml:space="preserve">Vahey, N. A., Nicholson, E., &amp; Barnes-Holmes, D. (2015). A meta-analysis of criterion effects for the Implicit Relational Assessment Procedure (IRAP) in the clinical domain. </w:t>
      </w:r>
      <w:r w:rsidRPr="009D6594">
        <w:rPr>
          <w:rFonts w:cs="CMU Serif Roman"/>
          <w:i/>
          <w:iCs/>
        </w:rPr>
        <w:t>Journal of Behavior Therapy and Experimental Psychiatry</w:t>
      </w:r>
      <w:r w:rsidRPr="009D6594">
        <w:rPr>
          <w:rFonts w:cs="CMU Serif Roman"/>
        </w:rPr>
        <w:t xml:space="preserve">, </w:t>
      </w:r>
      <w:r w:rsidRPr="009D6594">
        <w:rPr>
          <w:rFonts w:cs="CMU Serif Roman"/>
          <w:i/>
          <w:iCs/>
        </w:rPr>
        <w:t>48</w:t>
      </w:r>
      <w:r w:rsidRPr="009D6594">
        <w:rPr>
          <w:rFonts w:cs="CMU Serif Roman"/>
        </w:rPr>
        <w:t>, 59–65. https://doi.org/10.1016/j.jbtep.2015.01.004</w:t>
      </w:r>
    </w:p>
    <w:p w:rsidR="009D6594" w:rsidRPr="009D6594" w:rsidRDefault="009D6594" w:rsidP="009D6594">
      <w:pPr>
        <w:pStyle w:val="Bibliography"/>
        <w:rPr>
          <w:rFonts w:cs="CMU Serif Roman"/>
        </w:rPr>
      </w:pPr>
      <w:r w:rsidRPr="009D6594">
        <w:rPr>
          <w:rFonts w:cs="CMU Serif Roman"/>
        </w:rPr>
        <w:t xml:space="preserve">Viechtbauer, W. (2010). Conducting Meta-Analyses in R with the metafor Package. </w:t>
      </w:r>
      <w:r w:rsidRPr="009D6594">
        <w:rPr>
          <w:rFonts w:cs="CMU Serif Roman"/>
          <w:i/>
          <w:iCs/>
        </w:rPr>
        <w:t>Journal of Statistical Software</w:t>
      </w:r>
      <w:r w:rsidRPr="009D6594">
        <w:rPr>
          <w:rFonts w:cs="CMU Serif Roman"/>
        </w:rPr>
        <w:t xml:space="preserve">, </w:t>
      </w:r>
      <w:r w:rsidRPr="009D6594">
        <w:rPr>
          <w:rFonts w:cs="CMU Serif Roman"/>
          <w:i/>
          <w:iCs/>
        </w:rPr>
        <w:t>36</w:t>
      </w:r>
      <w:r w:rsidRPr="009D6594">
        <w:rPr>
          <w:rFonts w:cs="CMU Serif Roman"/>
        </w:rPr>
        <w:t>(3). https://doi.org/10.18637/jss.v036.i03</w:t>
      </w:r>
    </w:p>
    <w:p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40A8" w:rsidRDefault="00E040A8" w:rsidP="003158CF">
      <w:r>
        <w:separator/>
      </w:r>
    </w:p>
  </w:endnote>
  <w:endnote w:type="continuationSeparator" w:id="0">
    <w:p w:rsidR="00E040A8" w:rsidRDefault="00E040A8"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878865"/>
      <w:docPartObj>
        <w:docPartGallery w:val="Page Numbers (Bottom of Page)"/>
        <w:docPartUnique/>
      </w:docPartObj>
    </w:sdtPr>
    <w:sdtEndPr>
      <w:rPr>
        <w:rStyle w:val="PageNumber"/>
      </w:rPr>
    </w:sdtEndPr>
    <w:sdtContent>
      <w:p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5837084"/>
      <w:docPartObj>
        <w:docPartGallery w:val="Page Numbers (Bottom of Page)"/>
        <w:docPartUnique/>
      </w:docPartObj>
    </w:sdtPr>
    <w:sdtEndPr>
      <w:rPr>
        <w:rStyle w:val="PageNumber"/>
      </w:rPr>
    </w:sdtEndPr>
    <w:sdtContent>
      <w:p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40A8" w:rsidRDefault="00E040A8" w:rsidP="003158CF">
      <w:r>
        <w:separator/>
      </w:r>
    </w:p>
  </w:footnote>
  <w:footnote w:type="continuationSeparator" w:id="0">
    <w:p w:rsidR="00E040A8" w:rsidRDefault="00E040A8"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127434"/>
    <w:rsid w:val="00192F5F"/>
    <w:rsid w:val="001B0EAC"/>
    <w:rsid w:val="001B2D17"/>
    <w:rsid w:val="002C2E48"/>
    <w:rsid w:val="003158CF"/>
    <w:rsid w:val="004B5A7D"/>
    <w:rsid w:val="004D536C"/>
    <w:rsid w:val="005364CC"/>
    <w:rsid w:val="005D1886"/>
    <w:rsid w:val="00616CAA"/>
    <w:rsid w:val="00630DDD"/>
    <w:rsid w:val="00646B65"/>
    <w:rsid w:val="006513D8"/>
    <w:rsid w:val="00773915"/>
    <w:rsid w:val="007906FB"/>
    <w:rsid w:val="00794EF6"/>
    <w:rsid w:val="008A7F54"/>
    <w:rsid w:val="00937C28"/>
    <w:rsid w:val="009A5831"/>
    <w:rsid w:val="009B13F9"/>
    <w:rsid w:val="009D6594"/>
    <w:rsid w:val="00AD1F7D"/>
    <w:rsid w:val="00AF1F8E"/>
    <w:rsid w:val="00B44E27"/>
    <w:rsid w:val="00BE078C"/>
    <w:rsid w:val="00C109E5"/>
    <w:rsid w:val="00C36EC4"/>
    <w:rsid w:val="00C5516C"/>
    <w:rsid w:val="00CE2DC2"/>
    <w:rsid w:val="00CF589F"/>
    <w:rsid w:val="00E01432"/>
    <w:rsid w:val="00E040A8"/>
    <w:rsid w:val="00E659A7"/>
    <w:rsid w:val="00E961B1"/>
    <w:rsid w:val="00ED4CEC"/>
    <w:rsid w:val="00EE78FA"/>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1C99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0</Pages>
  <Words>19301</Words>
  <Characters>110016</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39</cp:revision>
  <dcterms:created xsi:type="dcterms:W3CDTF">2020-07-06T15:38:00Z</dcterms:created>
  <dcterms:modified xsi:type="dcterms:W3CDTF">2020-07-0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KIcdrp5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